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68197676"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9107F5">
        <w:instrText xml:space="preserve"> ADDIN ZOTERO_ITEM CSL_CITATION {"citationID":"slJQJ1SI","properties":{"formattedCitation":"(Liu et al. 2016; Bonilla-Bedoya et al. 2018)","plainCitation":"(Liu et al. 2016; Bonilla-Bedoya et al. 2018)","noteIndex":0},"citationItems":[{"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9107F5" w:rsidRPr="009107F5">
        <w:rPr>
          <w:rFonts w:ascii="Calibri" w:hAnsi="Calibri" w:cs="Calibri"/>
        </w:rPr>
        <w:t>(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77777777"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 scales.</w:t>
      </w:r>
      <w:r w:rsidR="009107F5">
        <w:t xml:space="preserve"> At the local scale, socioeconomic drivers and local economics that both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 xml:space="preserve">(Van Den Hoek et al. 2014; </w:t>
      </w:r>
      <w:proofErr w:type="spellStart"/>
      <w:r w:rsidR="00E7333A" w:rsidRPr="00E7333A">
        <w:rPr>
          <w:rFonts w:ascii="Calibri" w:hAnsi="Calibri" w:cs="Calibri"/>
        </w:rPr>
        <w:t>Gatto</w:t>
      </w:r>
      <w:proofErr w:type="spellEnd"/>
      <w:r w:rsidR="00E7333A" w:rsidRPr="00E7333A">
        <w:rPr>
          <w:rFonts w:ascii="Calibri" w:hAnsi="Calibri" w:cs="Calibri"/>
        </w:rPr>
        <w:t xml:space="preserve">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 xml:space="preserve">(Geist &amp; </w:t>
      </w:r>
      <w:proofErr w:type="spellStart"/>
      <w:r w:rsidR="00E7333A" w:rsidRPr="00E7333A">
        <w:rPr>
          <w:rFonts w:ascii="Calibri" w:hAnsi="Calibri" w:cs="Calibri"/>
        </w:rPr>
        <w:t>Lambin</w:t>
      </w:r>
      <w:proofErr w:type="spellEnd"/>
      <w:r w:rsidR="00E7333A" w:rsidRPr="00E7333A">
        <w:rPr>
          <w:rFonts w:ascii="Calibri" w:hAnsi="Calibri" w:cs="Calibri"/>
        </w:rPr>
        <w:t xml:space="preserve"> 2003)</w:t>
      </w:r>
      <w:r w:rsidR="00E7333A">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w:t>
      </w:r>
      <w:proofErr w:type="spellStart"/>
      <w:r w:rsidR="00902F41" w:rsidRPr="00902F41">
        <w:rPr>
          <w:rFonts w:ascii="Calibri" w:hAnsi="Calibri" w:cs="Calibri"/>
        </w:rPr>
        <w:t>Khuc</w:t>
      </w:r>
      <w:proofErr w:type="spellEnd"/>
      <w:r w:rsidR="00902F41" w:rsidRPr="00902F41">
        <w:rPr>
          <w:rFonts w:ascii="Calibri" w:hAnsi="Calibri" w:cs="Calibri"/>
        </w:rPr>
        <w:t xml:space="preserve">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eddia</w:t>
      </w:r>
      <w:proofErr w:type="spellEnd"/>
      <w:r w:rsidR="004022CF" w:rsidRPr="004022CF">
        <w:rPr>
          <w:rFonts w:ascii="Calibri" w:hAnsi="Calibri" w:cs="Calibri"/>
        </w:rPr>
        <w:t xml:space="preserve"> 2019)</w:t>
      </w:r>
      <w:r w:rsidR="004022CF">
        <w:fldChar w:fldCharType="end"/>
      </w:r>
      <w:r w:rsidR="004022CF">
        <w:t xml:space="preserve">. Such inequalities, in combination with debt and overpopulation, drive the expansion of agriculture and other natural resource-based activities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ulas</w:t>
      </w:r>
      <w:proofErr w:type="spellEnd"/>
      <w:r w:rsidR="004022CF" w:rsidRPr="004022CF">
        <w:rPr>
          <w:rFonts w:ascii="Calibri" w:hAnsi="Calibri" w:cs="Calibri"/>
        </w:rPr>
        <w:t xml:space="preserve"> 2012; </w:t>
      </w:r>
      <w:proofErr w:type="spellStart"/>
      <w:r w:rsidR="004022CF" w:rsidRPr="004022CF">
        <w:rPr>
          <w:rFonts w:ascii="Calibri" w:hAnsi="Calibri" w:cs="Calibri"/>
        </w:rPr>
        <w:t>Ceddia</w:t>
      </w:r>
      <w:proofErr w:type="spellEnd"/>
      <w:r w:rsidR="004022CF" w:rsidRPr="004022CF">
        <w:rPr>
          <w:rFonts w:ascii="Calibri" w:hAnsi="Calibri" w:cs="Calibri"/>
        </w:rPr>
        <w:t xml:space="preserve"> et al. 2015)</w:t>
      </w:r>
      <w:r w:rsidR="004022CF">
        <w:fldChar w:fldCharType="end"/>
      </w:r>
      <w:r w:rsidR="004022CF">
        <w:t xml:space="preserve">.  </w:t>
      </w:r>
      <w:r w:rsidR="00902F41">
        <w:t xml:space="preserve">  </w:t>
      </w:r>
    </w:p>
    <w:p w14:paraId="62005430" w14:textId="77319B17" w:rsidR="006F0007" w:rsidRDefault="00316B6B">
      <w:r>
        <w:t xml:space="preserve">Studies from Asia have highlighted the importance of socioeconomics in </w:t>
      </w:r>
      <w:r w:rsidR="00D1536D">
        <w:t>influencing</w:t>
      </w:r>
      <w:r>
        <w:t xml:space="preserve"> the effects of economic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w:t>
      </w:r>
      <w:proofErr w:type="spellStart"/>
      <w:r w:rsidR="00D1536D" w:rsidRPr="00D1536D">
        <w:rPr>
          <w:rFonts w:ascii="Calibri" w:hAnsi="Calibri" w:cs="Calibri"/>
        </w:rPr>
        <w:t>Gatto</w:t>
      </w:r>
      <w:proofErr w:type="spellEnd"/>
      <w:r w:rsidR="00D1536D" w:rsidRPr="00D1536D">
        <w:rPr>
          <w:rFonts w:ascii="Calibri" w:hAnsi="Calibri" w:cs="Calibri"/>
        </w:rPr>
        <w:t xml:space="preserve">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p>
    <w:p w14:paraId="45CC032F" w14:textId="66E7B4AA" w:rsidR="005744DE" w:rsidRDefault="00C64B16">
      <w:r w:rsidRPr="00C64B16">
        <w:t>Forest loss and fragmentation in rapidly developing areas are largely influenced by socioeconomic changes and human demands</w:t>
      </w:r>
      <w:r w:rsidR="00072256">
        <w:t xml:space="preserve"> (Liu et al 2016</w:t>
      </w:r>
      <w:r w:rsidR="00072256" w:rsidRPr="009107F5">
        <w:rPr>
          <w:highlight w:val="lightGray"/>
        </w:rPr>
        <w:t>)</w:t>
      </w:r>
      <w:r w:rsidRPr="00C64B16">
        <w:rPr>
          <w:highlight w:val="lightGray"/>
        </w:rPr>
        <w:t>.</w:t>
      </w:r>
      <w:r w:rsidR="00072256" w:rsidRPr="009107F5">
        <w:rPr>
          <w:highlight w:val="lightGray"/>
        </w:rPr>
        <w:t xml:space="preserve"> </w:t>
      </w:r>
      <w:r w:rsidR="00072256" w:rsidRPr="009107F5">
        <w:rPr>
          <w:highlight w:val="lightGray"/>
        </w:rPr>
        <w:t>village level socioeconomic drivers and institutional factors, and household decision-making processes are typically most relevant to LUC at the local level</w:t>
      </w:r>
      <w:r w:rsidR="00072256" w:rsidRPr="009107F5">
        <w:rPr>
          <w:highlight w:val="lightGray"/>
        </w:rPr>
        <w:t xml:space="preserve"> (Van Den Hoek et al 2014)</w:t>
      </w:r>
      <w:r w:rsidR="00072256" w:rsidRPr="009107F5">
        <w:rPr>
          <w:highlight w:val="lightGray"/>
        </w:rPr>
        <w:t>.</w:t>
      </w:r>
      <w:r w:rsidR="00072256">
        <w:t xml:space="preserve"> </w:t>
      </w:r>
    </w:p>
    <w:p w14:paraId="494FB10E" w14:textId="5223E318" w:rsidR="006F0007" w:rsidRDefault="006F0007">
      <w:r w:rsidRPr="00E62493">
        <w:rPr>
          <w:highlight w:val="lightGray"/>
        </w:rPr>
        <w:lastRenderedPageBreak/>
        <w:t xml:space="preserve">Poverty </w:t>
      </w:r>
      <w:r w:rsidR="00285D11" w:rsidRPr="00E62493">
        <w:rPr>
          <w:highlight w:val="lightGray"/>
        </w:rPr>
        <w:t xml:space="preserve">– traditional view was that it caused </w:t>
      </w:r>
      <w:proofErr w:type="spellStart"/>
      <w:r w:rsidR="00285D11" w:rsidRPr="00E62493">
        <w:rPr>
          <w:highlight w:val="lightGray"/>
        </w:rPr>
        <w:t>defor</w:t>
      </w:r>
      <w:proofErr w:type="spellEnd"/>
      <w:r w:rsidR="00285D11" w:rsidRPr="00E62493">
        <w:rPr>
          <w:highlight w:val="lightGray"/>
        </w:rPr>
        <w:t xml:space="preserve"> (Lomborg). Now we understand its more complicated (Geist &amp; </w:t>
      </w:r>
      <w:proofErr w:type="spellStart"/>
      <w:r w:rsidR="00285D11" w:rsidRPr="00E62493">
        <w:rPr>
          <w:highlight w:val="lightGray"/>
        </w:rPr>
        <w:t>Lambin</w:t>
      </w:r>
      <w:proofErr w:type="spellEnd"/>
      <w:r w:rsidR="00285D11" w:rsidRPr="00E62493">
        <w:rPr>
          <w:highlight w:val="lightGray"/>
        </w:rPr>
        <w:t xml:space="preserve"> 2003). But some local examples of where poverty is still a good predictor (</w:t>
      </w:r>
      <w:proofErr w:type="spellStart"/>
      <w:r w:rsidR="00285D11" w:rsidRPr="00E62493">
        <w:rPr>
          <w:highlight w:val="lightGray"/>
        </w:rPr>
        <w:t>Khuc</w:t>
      </w:r>
      <w:proofErr w:type="spellEnd"/>
      <w:r w:rsidR="00285D11" w:rsidRPr="00E62493">
        <w:rPr>
          <w:highlight w:val="lightGray"/>
        </w:rPr>
        <w:t xml:space="preserve"> et al 2018, Bonilla-</w:t>
      </w:r>
      <w:r w:rsidR="000A5C90" w:rsidRPr="00E62493">
        <w:rPr>
          <w:highlight w:val="lightGray"/>
        </w:rPr>
        <w:t>Bedoya 2019</w:t>
      </w:r>
      <w:r w:rsidR="00285D11" w:rsidRPr="00E62493">
        <w:rPr>
          <w:highlight w:val="lightGray"/>
        </w:rPr>
        <w:t>).</w:t>
      </w:r>
      <w:r w:rsidR="00285D11">
        <w:t xml:space="preserve"> </w:t>
      </w:r>
    </w:p>
    <w:p w14:paraId="43803515" w14:textId="6872E928" w:rsidR="00285D11" w:rsidRPr="00E62493" w:rsidRDefault="00285D11">
      <w:pPr>
        <w:rPr>
          <w:highlight w:val="lightGray"/>
        </w:rPr>
      </w:pPr>
      <w:r w:rsidRPr="00E62493">
        <w:rPr>
          <w:highlight w:val="lightGray"/>
        </w:rPr>
        <w:t xml:space="preserve">Link between poverty/inequality and proximate drivers - Inequality increases </w:t>
      </w:r>
      <w:proofErr w:type="spellStart"/>
      <w:r w:rsidRPr="00E62493">
        <w:rPr>
          <w:highlight w:val="lightGray"/>
        </w:rPr>
        <w:t>agric</w:t>
      </w:r>
      <w:proofErr w:type="spellEnd"/>
      <w:r w:rsidRPr="00E62493">
        <w:rPr>
          <w:highlight w:val="lightGray"/>
        </w:rPr>
        <w:t xml:space="preserve"> expansion</w:t>
      </w:r>
      <w:r w:rsidR="000A5C90" w:rsidRPr="00E62493">
        <w:rPr>
          <w:highlight w:val="lightGray"/>
        </w:rPr>
        <w:t xml:space="preserve"> (</w:t>
      </w:r>
      <w:proofErr w:type="spellStart"/>
      <w:r w:rsidR="000A5C90" w:rsidRPr="00E62493">
        <w:rPr>
          <w:highlight w:val="lightGray"/>
        </w:rPr>
        <w:t>Ceddia</w:t>
      </w:r>
      <w:proofErr w:type="spellEnd"/>
      <w:r w:rsidR="000A5C90" w:rsidRPr="00E62493">
        <w:rPr>
          <w:highlight w:val="lightGray"/>
        </w:rPr>
        <w:t xml:space="preserve"> 2019)</w:t>
      </w:r>
      <w:r w:rsidRPr="00E62493">
        <w:rPr>
          <w:highlight w:val="lightGray"/>
        </w:rPr>
        <w:t xml:space="preserve">. </w:t>
      </w:r>
    </w:p>
    <w:p w14:paraId="1B678949" w14:textId="2441E415" w:rsidR="005744DE" w:rsidRDefault="005744DE">
      <w:r w:rsidRPr="00E62493">
        <w:rPr>
          <w:highlight w:val="lightGray"/>
        </w:rPr>
        <w:t>Indigenous forest rights – positive effect on land sparing (</w:t>
      </w:r>
      <w:proofErr w:type="spellStart"/>
      <w:r w:rsidRPr="00E62493">
        <w:rPr>
          <w:highlight w:val="lightGray"/>
        </w:rPr>
        <w:t>Ceddia</w:t>
      </w:r>
      <w:proofErr w:type="spellEnd"/>
      <w:r w:rsidRPr="00E62493">
        <w:rPr>
          <w:highlight w:val="lightGray"/>
        </w:rPr>
        <w:t xml:space="preserve"> 2015).</w:t>
      </w:r>
    </w:p>
    <w:p w14:paraId="528C0217" w14:textId="0E56FB6B" w:rsidR="00285D11" w:rsidRDefault="00285D11">
      <w:r w:rsidRPr="00E7333A">
        <w:rPr>
          <w:highlight w:val="lightGray"/>
        </w:rPr>
        <w:t>Local economic drivers important</w:t>
      </w:r>
      <w:r>
        <w:t xml:space="preserve">. </w:t>
      </w:r>
      <w:r w:rsidRPr="00D1536D">
        <w:rPr>
          <w:highlight w:val="lightGray"/>
        </w:rPr>
        <w:t>Can play out in unexpected ways depending on other factors</w:t>
      </w:r>
      <w:r w:rsidR="00072256" w:rsidRPr="00D1536D">
        <w:rPr>
          <w:highlight w:val="lightGray"/>
        </w:rPr>
        <w:t xml:space="preserve"> such as whether areas are urban or rural, which crops are involved in agricultural expansion</w:t>
      </w:r>
      <w:r w:rsidRPr="00D1536D">
        <w:rPr>
          <w:highlight w:val="lightGray"/>
        </w:rPr>
        <w:t xml:space="preserve"> (</w:t>
      </w:r>
      <w:proofErr w:type="spellStart"/>
      <w:r w:rsidRPr="00D1536D">
        <w:rPr>
          <w:highlight w:val="lightGray"/>
        </w:rPr>
        <w:t>Gatto</w:t>
      </w:r>
      <w:proofErr w:type="spellEnd"/>
      <w:r w:rsidRPr="00D1536D">
        <w:rPr>
          <w:highlight w:val="lightGray"/>
        </w:rPr>
        <w:t xml:space="preserve"> et al 2015</w:t>
      </w:r>
      <w:r w:rsidR="00072256" w:rsidRPr="00D1536D">
        <w:rPr>
          <w:highlight w:val="lightGray"/>
        </w:rPr>
        <w:t>, Liu et al 2016</w:t>
      </w:r>
      <w:r w:rsidRPr="00D1536D">
        <w:rPr>
          <w:highlight w:val="lightGray"/>
        </w:rPr>
        <w:t>).</w:t>
      </w:r>
      <w:r w:rsidR="005744DE">
        <w:t xml:space="preserve"> In China </w:t>
      </w:r>
      <w:r w:rsidR="00C64B16">
        <w:t>–</w:t>
      </w:r>
      <w:r w:rsidR="005744DE">
        <w:t xml:space="preserve"> </w:t>
      </w:r>
      <w:r w:rsidR="00C64B16">
        <w:t xml:space="preserve">forest fragmentation driven </w:t>
      </w:r>
      <w:r w:rsidR="00C64B16" w:rsidRPr="00C64B16">
        <w:t>urban structure change, industry-related economic boom, increased in-migration</w:t>
      </w:r>
      <w:r w:rsidR="00C64B16">
        <w:t xml:space="preserve"> (Gong et al 2013), and in India population density shown to reduce forest cover (</w:t>
      </w:r>
      <w:proofErr w:type="spellStart"/>
      <w:r w:rsidR="00C64B16">
        <w:t>Krishnadas</w:t>
      </w:r>
      <w:proofErr w:type="spellEnd"/>
      <w:r w:rsidR="00C64B16">
        <w:t xml:space="preserve"> et al 2019).</w:t>
      </w:r>
      <w:r w:rsidR="005D0E96">
        <w:t xml:space="preserve"> </w:t>
      </w:r>
      <w:r w:rsidR="005D0E96">
        <w:t>LUC in Pakistan driven by combination of socioeconomic, environmental, and geographic factors</w:t>
      </w:r>
      <w:r w:rsidR="005D0E96">
        <w:t xml:space="preserve"> (Mannan et al 2019)</w:t>
      </w:r>
      <w:r w:rsidR="005D0E96">
        <w:t xml:space="preserve">. </w:t>
      </w:r>
    </w:p>
    <w:p w14:paraId="47FBB685" w14:textId="0B57810F" w:rsidR="005744DE" w:rsidRDefault="005744DE">
      <w:r>
        <w:t xml:space="preserve">In SEA – LUC in mountain areas driven by national policies and local economics (Fox &amp; </w:t>
      </w:r>
      <w:proofErr w:type="spellStart"/>
      <w:r>
        <w:t>Volger</w:t>
      </w:r>
      <w:proofErr w:type="spellEnd"/>
      <w:r>
        <w:t xml:space="preserve"> 2005)</w:t>
      </w:r>
    </w:p>
    <w:p w14:paraId="0D1FF7C3" w14:textId="0978CA23" w:rsidR="005744DE" w:rsidRDefault="005744DE">
      <w:r>
        <w:t>Cambodia –</w:t>
      </w:r>
      <w:r w:rsidR="00C64B16" w:rsidRPr="00C64B16">
        <w:t xml:space="preserve"> in northwest Cambodia there are a bunch of direct and indirect drivers of LUC and forest loss since 1975. In terms of socioeconomics – clearance for subsistence agriculture, repatriation of KR, in-migration, refugee repatriation</w:t>
      </w:r>
      <w:r w:rsidR="00C64B16">
        <w:t xml:space="preserve"> (Kong et al 2019)</w:t>
      </w:r>
      <w:r w:rsidR="00C64B16" w:rsidRPr="00C64B16">
        <w:t xml:space="preserve">. </w:t>
      </w:r>
      <w:r>
        <w:t xml:space="preserve">forest loss around </w:t>
      </w:r>
      <w:proofErr w:type="spellStart"/>
      <w:r>
        <w:t>Angjor</w:t>
      </w:r>
      <w:proofErr w:type="spellEnd"/>
      <w:r>
        <w:t xml:space="preserve"> driven by small scale </w:t>
      </w:r>
      <w:proofErr w:type="spellStart"/>
      <w:r>
        <w:t>agirc</w:t>
      </w:r>
      <w:proofErr w:type="spellEnd"/>
      <w:r>
        <w:t xml:space="preserve"> expansion and charcoal for tourism industry</w:t>
      </w:r>
      <w:r w:rsidR="00C64B16">
        <w:t xml:space="preserve"> (</w:t>
      </w:r>
      <w:proofErr w:type="spellStart"/>
      <w:r w:rsidR="00C64B16">
        <w:t>Gaughan</w:t>
      </w:r>
      <w:proofErr w:type="spellEnd"/>
      <w:r w:rsidR="00C64B16">
        <w:t xml:space="preserve"> et al 2013). </w:t>
      </w:r>
      <w:r w:rsidR="00C64B16" w:rsidRPr="00C64B16">
        <w:t>deforestation in northwest Cambodia largely driven by small-holder agricultural expansion for subsistence crops (initially because of migrants returning to the area post-conflict), expansion of cash crop production (cassava)</w:t>
      </w:r>
      <w:r w:rsidR="00C64B16">
        <w:t xml:space="preserve"> (</w:t>
      </w:r>
      <w:proofErr w:type="spellStart"/>
      <w:r w:rsidR="00C64B16">
        <w:t>Hought</w:t>
      </w:r>
      <w:proofErr w:type="spellEnd"/>
      <w:r w:rsidR="00C64B16">
        <w:t xml:space="preserve"> et al 2012)</w:t>
      </w:r>
      <w:r w:rsidR="00C64B16" w:rsidRPr="00C64B16">
        <w:t>.</w:t>
      </w:r>
    </w:p>
    <w:p w14:paraId="63063DA3" w14:textId="77777777" w:rsidR="005744DE" w:rsidRDefault="005744DE"/>
    <w:p w14:paraId="48EA68E1" w14:textId="505EDAE5" w:rsidR="004E5487" w:rsidRDefault="004E5487">
      <w:r w:rsidRPr="00E62493">
        <w:rPr>
          <w:highlight w:val="lightGray"/>
        </w:rPr>
        <w:t xml:space="preserve">Deforestation is accentuated in low income countries where poverty, debt, and overpopulation are high, and thus so are the demands for economic growth via agricultural commodities and other natural resource-based products </w:t>
      </w:r>
      <w:r w:rsidRPr="00E62493">
        <w:rPr>
          <w:highlight w:val="lightGray"/>
        </w:rPr>
        <w:fldChar w:fldCharType="begin"/>
      </w:r>
      <w:r w:rsidR="000111C4" w:rsidRPr="00E62493">
        <w:rPr>
          <w:highlight w:val="lightGray"/>
        </w:rP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Pr="00E62493">
        <w:rPr>
          <w:highlight w:val="lightGray"/>
        </w:rPr>
        <w:fldChar w:fldCharType="separate"/>
      </w:r>
      <w:r w:rsidR="000111C4" w:rsidRPr="00E62493">
        <w:rPr>
          <w:rFonts w:ascii="Calibri" w:hAnsi="Calibri" w:cs="Calibri"/>
          <w:highlight w:val="lightGray"/>
        </w:rPr>
        <w:t>(Culas 2012)</w:t>
      </w:r>
      <w:r w:rsidRPr="00E62493">
        <w:rPr>
          <w:highlight w:val="lightGray"/>
        </w:rPr>
        <w:fldChar w:fldCharType="end"/>
      </w:r>
      <w:r w:rsidRPr="00E62493">
        <w:rPr>
          <w:highlight w:val="lightGray"/>
        </w:rPr>
        <w:t>.</w:t>
      </w:r>
    </w:p>
    <w:p w14:paraId="783AA03A" w14:textId="050937F7" w:rsidR="004E5487" w:rsidRDefault="004E5487">
      <w:r w:rsidRPr="004E5487">
        <w:t xml:space="preserve">Successfully isolating the signals of these relationships is however, challenging, due to the complexity of social-ecological systems, the non-linear feedback loops, and the heterogeneity in system dynamics at different scales.   </w:t>
      </w:r>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w:t>
      </w:r>
      <w:r w:rsidRPr="001E05DC">
        <w:lastRenderedPageBreak/>
        <w:t xml:space="preserve">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920A2"/>
    <w:rsid w:val="000A5C90"/>
    <w:rsid w:val="0011048D"/>
    <w:rsid w:val="00127FD8"/>
    <w:rsid w:val="001A49B6"/>
    <w:rsid w:val="001C6CC0"/>
    <w:rsid w:val="00285D11"/>
    <w:rsid w:val="00316B6B"/>
    <w:rsid w:val="003D2547"/>
    <w:rsid w:val="004022CF"/>
    <w:rsid w:val="00451A01"/>
    <w:rsid w:val="004B2379"/>
    <w:rsid w:val="004E5487"/>
    <w:rsid w:val="00524C0E"/>
    <w:rsid w:val="00535B36"/>
    <w:rsid w:val="00567397"/>
    <w:rsid w:val="005744DE"/>
    <w:rsid w:val="005760C1"/>
    <w:rsid w:val="005B33C1"/>
    <w:rsid w:val="005C65BA"/>
    <w:rsid w:val="005D0E96"/>
    <w:rsid w:val="005D1F14"/>
    <w:rsid w:val="005F24FA"/>
    <w:rsid w:val="00663A82"/>
    <w:rsid w:val="006F0007"/>
    <w:rsid w:val="007173AE"/>
    <w:rsid w:val="00717426"/>
    <w:rsid w:val="00756D59"/>
    <w:rsid w:val="007723BD"/>
    <w:rsid w:val="007772FF"/>
    <w:rsid w:val="007E74E7"/>
    <w:rsid w:val="00890C61"/>
    <w:rsid w:val="008B6ED5"/>
    <w:rsid w:val="00902F41"/>
    <w:rsid w:val="009107F5"/>
    <w:rsid w:val="00A13D84"/>
    <w:rsid w:val="00B0710D"/>
    <w:rsid w:val="00B65CA2"/>
    <w:rsid w:val="00B91ACA"/>
    <w:rsid w:val="00BB17C1"/>
    <w:rsid w:val="00C51A4D"/>
    <w:rsid w:val="00C629EA"/>
    <w:rsid w:val="00C64B16"/>
    <w:rsid w:val="00C73044"/>
    <w:rsid w:val="00C769D9"/>
    <w:rsid w:val="00D1536D"/>
    <w:rsid w:val="00D6664E"/>
    <w:rsid w:val="00E62493"/>
    <w:rsid w:val="00E7333A"/>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6</TotalTime>
  <Pages>22</Pages>
  <Words>21267</Words>
  <Characters>121227</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10-26T19:13:00Z</dcterms:created>
  <dcterms:modified xsi:type="dcterms:W3CDTF">2021-11-05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